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2102EDA5" w:rsidR="00D87236" w:rsidRPr="0016339D" w:rsidRDefault="00B7786F"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separate</w:t>
      </w:r>
      <w:r w:rsidR="00D87236" w:rsidRPr="00CC2B19">
        <w:rPr>
          <w:rFonts w:ascii="Times New Roman" w:hAnsi="Times New Roman" w:cs="Times New Roman"/>
          <w:color w:val="000000"/>
          <w:sz w:val="20"/>
          <w:szCs w:val="20"/>
        </w:rPr>
        <w:t xml:space="preserve"> RRMS and PMS in the categories</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1BC4FD3D"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primary 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lastRenderedPageBreak/>
        <w:t>Put list here</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713B9AC9"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We will exclude all trial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033CB94B" w14:textId="6A2EA805" w:rsidR="001A5821" w:rsidRPr="0092786F" w:rsidRDefault="001A5821"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Preprints are not taken.</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01764CF2" w:rsidR="004D7397" w:rsidRPr="004D7397" w:rsidRDefault="00CC6731" w:rsidP="004D7397">
      <w:pPr>
        <w:rPr>
          <w:sz w:val="20"/>
          <w:szCs w:val="20"/>
        </w:rPr>
      </w:pPr>
      <w:r>
        <w:rPr>
          <w:sz w:val="20"/>
          <w:szCs w:val="20"/>
        </w:rPr>
        <w:t xml:space="preserve">We used the definition of positivity provided by the trial.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3049C482" w:rsidR="004D7397" w:rsidRPr="004D7397" w:rsidRDefault="004D7397" w:rsidP="004D7397">
      <w:pPr>
        <w:numPr>
          <w:ilvl w:val="0"/>
          <w:numId w:val="12"/>
        </w:numPr>
        <w:rPr>
          <w:sz w:val="20"/>
          <w:szCs w:val="20"/>
        </w:rPr>
      </w:pPr>
      <w:r w:rsidRPr="004D7397">
        <w:rPr>
          <w:sz w:val="20"/>
          <w:szCs w:val="20"/>
        </w:rPr>
        <w:lastRenderedPageBreak/>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 they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54751E5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neurologist-ap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710C7CC6"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ad a P2 trial that had a primary endpoint investigating biomarker</w:t>
      </w:r>
      <w:r>
        <w:rPr>
          <w:sz w:val="20"/>
          <w:szCs w:val="20"/>
        </w:rPr>
        <w:t xml:space="preserve"> </w:t>
      </w:r>
      <w:r w:rsidRPr="00F27FB1">
        <w:rPr>
          <w:sz w:val="20"/>
          <w:szCs w:val="20"/>
        </w:rPr>
        <w:t xml:space="preserve">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0"/>
  </w:num>
  <w:num w:numId="2" w16cid:durableId="2139953559">
    <w:abstractNumId w:val="4"/>
  </w:num>
  <w:num w:numId="3" w16cid:durableId="1913082645">
    <w:abstractNumId w:val="7"/>
  </w:num>
  <w:num w:numId="4" w16cid:durableId="1688602409">
    <w:abstractNumId w:val="8"/>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1"/>
  </w:num>
  <w:num w:numId="10" w16cid:durableId="1948808762">
    <w:abstractNumId w:val="3"/>
  </w:num>
  <w:num w:numId="11" w16cid:durableId="65417885">
    <w:abstractNumId w:val="9"/>
  </w:num>
  <w:num w:numId="12" w16cid:durableId="149950283">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5FE4"/>
    <w:rsid w:val="004171BA"/>
    <w:rsid w:val="00424D76"/>
    <w:rsid w:val="00443F24"/>
    <w:rsid w:val="0045023F"/>
    <w:rsid w:val="0046100D"/>
    <w:rsid w:val="004624EE"/>
    <w:rsid w:val="0047174D"/>
    <w:rsid w:val="0047462A"/>
    <w:rsid w:val="00476F69"/>
    <w:rsid w:val="004850C8"/>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27BF4"/>
    <w:rsid w:val="006321FE"/>
    <w:rsid w:val="006367E3"/>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B2F70"/>
    <w:rsid w:val="006B79DB"/>
    <w:rsid w:val="006C5DC9"/>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A6F63"/>
    <w:rsid w:val="008B382C"/>
    <w:rsid w:val="008B50BD"/>
    <w:rsid w:val="008C0326"/>
    <w:rsid w:val="008C1E7F"/>
    <w:rsid w:val="008C5A2A"/>
    <w:rsid w:val="008D0734"/>
    <w:rsid w:val="008D6BB4"/>
    <w:rsid w:val="008E2F9A"/>
    <w:rsid w:val="008E4BF0"/>
    <w:rsid w:val="008E5633"/>
    <w:rsid w:val="008F13AB"/>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10246"/>
    <w:rsid w:val="00F169B2"/>
    <w:rsid w:val="00F25AA1"/>
    <w:rsid w:val="00F27FB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TotalTime>
  <Pages>5</Pages>
  <Words>2285</Words>
  <Characters>1302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48</cp:revision>
  <dcterms:created xsi:type="dcterms:W3CDTF">2023-01-17T20:00:00Z</dcterms:created>
  <dcterms:modified xsi:type="dcterms:W3CDTF">2023-02-09T17:04:00Z</dcterms:modified>
</cp:coreProperties>
</file>